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60EDEE" w14:textId="496F76D1" w:rsidR="002E3CED" w:rsidRDefault="002E3CED" w:rsidP="002E3CED">
      <w:pPr>
        <w:spacing w:line="168" w:lineRule="auto"/>
        <w:rPr>
          <w:rFonts w:ascii="Times New Roman" w:hAnsi="Times New Roman" w:cs="Times New Roman"/>
          <w:sz w:val="21"/>
          <w:szCs w:val="21"/>
        </w:rPr>
      </w:pPr>
      <w:r w:rsidRPr="00757A49">
        <w:rPr>
          <w:rFonts w:ascii="Times New Roman" w:hAnsi="Times New Roman" w:cs="Times New Roman"/>
          <w:b/>
          <w:bCs/>
          <w:sz w:val="21"/>
          <w:szCs w:val="21"/>
        </w:rPr>
        <w:t>S</w:t>
      </w:r>
      <w:r w:rsidRPr="00757A49">
        <w:rPr>
          <w:rFonts w:ascii="Times New Roman" w:hAnsi="Times New Roman" w:cs="Times New Roman" w:hint="eastAsia"/>
          <w:b/>
          <w:bCs/>
          <w:sz w:val="21"/>
          <w:szCs w:val="21"/>
        </w:rPr>
        <w:t>upplementary</w:t>
      </w:r>
      <w:r w:rsidRPr="00757A49">
        <w:rPr>
          <w:rFonts w:ascii="Times New Roman" w:hAnsi="Times New Roman" w:cs="Times New Roman"/>
          <w:b/>
          <w:bCs/>
          <w:sz w:val="21"/>
          <w:szCs w:val="21"/>
        </w:rPr>
        <w:t xml:space="preserve"> T</w:t>
      </w:r>
      <w:r w:rsidRPr="00757A49">
        <w:rPr>
          <w:rFonts w:ascii="Times New Roman" w:hAnsi="Times New Roman" w:cs="Times New Roman" w:hint="eastAsia"/>
          <w:b/>
          <w:bCs/>
          <w:sz w:val="21"/>
          <w:szCs w:val="21"/>
        </w:rPr>
        <w:t>able</w:t>
      </w:r>
      <w:r w:rsidRPr="00757A49">
        <w:rPr>
          <w:rFonts w:ascii="Times New Roman" w:hAnsi="Times New Roman" w:cs="Times New Roman"/>
          <w:b/>
          <w:bCs/>
          <w:sz w:val="21"/>
          <w:szCs w:val="21"/>
        </w:rPr>
        <w:t xml:space="preserve"> 1</w:t>
      </w:r>
      <w:r w:rsidRPr="00757A49">
        <w:rPr>
          <w:rFonts w:ascii="Times New Roman" w:hAnsi="Times New Roman" w:cs="Times New Roman" w:hint="eastAsia"/>
          <w:b/>
          <w:bCs/>
          <w:sz w:val="21"/>
          <w:szCs w:val="21"/>
        </w:rPr>
        <w:t>.</w:t>
      </w:r>
      <w:r>
        <w:rPr>
          <w:rFonts w:ascii="Times New Roman" w:hAnsi="Times New Roman" w:cs="Times New Roman"/>
          <w:sz w:val="21"/>
          <w:szCs w:val="21"/>
        </w:rPr>
        <w:t xml:space="preserve"> T</w:t>
      </w:r>
      <w:r w:rsidRPr="00681CB1">
        <w:rPr>
          <w:rFonts w:ascii="Times New Roman" w:hAnsi="Times New Roman" w:cs="Times New Roman" w:hint="eastAsia"/>
          <w:sz w:val="21"/>
          <w:szCs w:val="21"/>
        </w:rPr>
        <w:t>h</w:t>
      </w:r>
      <w:r w:rsidRPr="00681CB1">
        <w:rPr>
          <w:rFonts w:ascii="Times New Roman" w:hAnsi="Times New Roman" w:cs="Times New Roman"/>
          <w:sz w:val="21"/>
          <w:szCs w:val="21"/>
        </w:rPr>
        <w:t xml:space="preserve">e accuracy of </w:t>
      </w:r>
      <w:r>
        <w:rPr>
          <w:rFonts w:ascii="Times New Roman" w:hAnsi="Times New Roman" w:cs="Times New Roman"/>
          <w:sz w:val="21"/>
          <w:szCs w:val="21"/>
        </w:rPr>
        <w:t>NITs</w:t>
      </w:r>
      <w:r w:rsidRPr="00681CB1">
        <w:rPr>
          <w:rFonts w:ascii="Times New Roman" w:hAnsi="Times New Roman" w:cs="Times New Roman"/>
          <w:sz w:val="21"/>
          <w:szCs w:val="21"/>
        </w:rPr>
        <w:t xml:space="preserve"> for MASH </w:t>
      </w:r>
      <w:r>
        <w:rPr>
          <w:rFonts w:ascii="Times New Roman" w:hAnsi="Times New Roman" w:cs="Times New Roman" w:hint="eastAsia"/>
          <w:sz w:val="21"/>
          <w:szCs w:val="21"/>
        </w:rPr>
        <w:t>with</w:t>
      </w:r>
      <w:r w:rsidRPr="00681CB1">
        <w:rPr>
          <w:rFonts w:ascii="Times New Roman" w:hAnsi="Times New Roman" w:cs="Times New Roman"/>
          <w:sz w:val="21"/>
          <w:szCs w:val="21"/>
        </w:rPr>
        <w:t xml:space="preserve"> clinically significant fibrosis</w:t>
      </w:r>
      <w:r>
        <w:rPr>
          <w:rFonts w:ascii="Times New Roman" w:hAnsi="Times New Roman" w:cs="Times New Roman"/>
          <w:sz w:val="21"/>
          <w:szCs w:val="21"/>
        </w:rPr>
        <w:t xml:space="preserve"> </w:t>
      </w:r>
      <w:r>
        <w:rPr>
          <w:rFonts w:ascii="Times New Roman" w:hAnsi="Times New Roman" w:cs="Times New Roman" w:hint="eastAsia"/>
          <w:sz w:val="21"/>
          <w:szCs w:val="21"/>
        </w:rPr>
        <w:t>or</w:t>
      </w:r>
      <w:r>
        <w:rPr>
          <w:rFonts w:ascii="Times New Roman" w:hAnsi="Times New Roman" w:cs="Times New Roman"/>
          <w:sz w:val="21"/>
          <w:szCs w:val="21"/>
        </w:rPr>
        <w:t xml:space="preserve"> </w:t>
      </w:r>
      <w:r w:rsidRPr="00681CB1">
        <w:rPr>
          <w:rFonts w:ascii="Times New Roman" w:hAnsi="Times New Roman" w:cs="Times New Roman"/>
          <w:sz w:val="21"/>
          <w:szCs w:val="21"/>
        </w:rPr>
        <w:t>MA</w:t>
      </w:r>
      <w:r w:rsidR="00D123A4">
        <w:rPr>
          <w:rFonts w:ascii="Times New Roman" w:hAnsi="Times New Roman" w:cs="Times New Roman" w:hint="eastAsia"/>
          <w:sz w:val="21"/>
          <w:szCs w:val="21"/>
        </w:rPr>
        <w:t>S</w:t>
      </w:r>
      <w:r w:rsidRPr="00681CB1">
        <w:rPr>
          <w:rFonts w:ascii="Times New Roman" w:hAnsi="Times New Roman" w:cs="Times New Roman" w:hint="eastAsia"/>
          <w:sz w:val="21"/>
          <w:szCs w:val="21"/>
        </w:rPr>
        <w:t>L</w:t>
      </w:r>
      <w:r w:rsidRPr="00681CB1">
        <w:rPr>
          <w:rFonts w:ascii="Times New Roman" w:hAnsi="Times New Roman" w:cs="Times New Roman"/>
          <w:sz w:val="21"/>
          <w:szCs w:val="21"/>
        </w:rPr>
        <w:t>D with significant fibrosis</w:t>
      </w:r>
      <w:r>
        <w:rPr>
          <w:rFonts w:ascii="Times New Roman" w:hAnsi="Times New Roman" w:cs="Times New Roman" w:hint="eastAsia"/>
          <w:sz w:val="21"/>
          <w:szCs w:val="21"/>
        </w:rPr>
        <w:t>.</w:t>
      </w:r>
    </w:p>
    <w:tbl>
      <w:tblPr>
        <w:tblStyle w:val="a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95"/>
        <w:gridCol w:w="1828"/>
        <w:gridCol w:w="2409"/>
        <w:gridCol w:w="2064"/>
      </w:tblGrid>
      <w:tr w:rsidR="002E3CED" w:rsidRPr="0094118D" w14:paraId="529EEC6C" w14:textId="77777777" w:rsidTr="002E3CED">
        <w:tc>
          <w:tcPr>
            <w:tcW w:w="1995" w:type="dxa"/>
            <w:tcBorders>
              <w:top w:val="single" w:sz="4" w:space="0" w:color="auto"/>
              <w:bottom w:val="single" w:sz="4" w:space="0" w:color="auto"/>
            </w:tcBorders>
          </w:tcPr>
          <w:p w14:paraId="1F94767D" w14:textId="7BB1B182" w:rsidR="00CB55EC" w:rsidRPr="005C3922" w:rsidRDefault="00CB55EC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sz w:val="21"/>
                <w:szCs w:val="21"/>
              </w:rPr>
              <w:t>N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ame of NITs</w:t>
            </w:r>
          </w:p>
        </w:tc>
        <w:tc>
          <w:tcPr>
            <w:tcW w:w="1828" w:type="dxa"/>
            <w:tcBorders>
              <w:top w:val="single" w:sz="4" w:space="0" w:color="auto"/>
              <w:bottom w:val="single" w:sz="4" w:space="0" w:color="auto"/>
            </w:tcBorders>
          </w:tcPr>
          <w:p w14:paraId="1D9267A3" w14:textId="77777777" w:rsidR="002E3CED" w:rsidRPr="005C3922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</w:pPr>
            <w:r w:rsidRPr="005C3922"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>Types of study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</w:tcPr>
          <w:p w14:paraId="149EA3F8" w14:textId="77777777" w:rsidR="002E3CED" w:rsidRPr="005C3922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</w:pPr>
            <w:r w:rsidRPr="005C3922"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>Number of participants with target condition</w:t>
            </w:r>
          </w:p>
        </w:tc>
        <w:tc>
          <w:tcPr>
            <w:tcW w:w="2064" w:type="dxa"/>
            <w:tcBorders>
              <w:top w:val="single" w:sz="4" w:space="0" w:color="auto"/>
              <w:bottom w:val="single" w:sz="4" w:space="0" w:color="auto"/>
            </w:tcBorders>
          </w:tcPr>
          <w:p w14:paraId="25052D13" w14:textId="4553C0A1" w:rsidR="002E3CED" w:rsidRPr="005C3922" w:rsidRDefault="007E4B3F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 xml:space="preserve">AUC </w:t>
            </w:r>
            <w:r>
              <w:rPr>
                <w:rFonts w:ascii="Times New Roman" w:hAnsi="Times New Roman" w:cs="Times New Roman" w:hint="eastAsia"/>
                <w:color w:val="000000"/>
                <w:sz w:val="21"/>
                <w:szCs w:val="21"/>
                <w:shd w:val="clear" w:color="auto" w:fill="FFFFFF"/>
              </w:rPr>
              <w:t>(</w:t>
            </w:r>
            <w:r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>95% CI</w:t>
            </w:r>
            <w:r>
              <w:rPr>
                <w:rFonts w:ascii="Times New Roman" w:hAnsi="Times New Roman" w:cs="Times New Roman" w:hint="eastAsia"/>
                <w:color w:val="000000"/>
                <w:sz w:val="21"/>
                <w:szCs w:val="21"/>
                <w:shd w:val="clear" w:color="auto" w:fill="FFFFFF"/>
              </w:rPr>
              <w:t>)</w:t>
            </w:r>
            <w:r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 xml:space="preserve"> </w:t>
            </w: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  <w:shd w:val="clear" w:color="auto" w:fill="FFFFFF"/>
              </w:rPr>
              <w:t>or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 xml:space="preserve">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C-statistic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 xml:space="preserve"> </w:t>
            </w:r>
            <w:r>
              <w:rPr>
                <w:rFonts w:ascii="Times New Roman" w:hAnsi="Times New Roman" w:cs="Times New Roman" w:hint="eastAsia"/>
                <w:color w:val="000000"/>
                <w:sz w:val="21"/>
                <w:szCs w:val="21"/>
                <w:shd w:val="clear" w:color="auto" w:fill="FFFFFF"/>
              </w:rPr>
              <w:t>(</w:t>
            </w:r>
            <w:r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>95% CI</w:t>
            </w:r>
            <w:r>
              <w:rPr>
                <w:rFonts w:ascii="Times New Roman" w:hAnsi="Times New Roman" w:cs="Times New Roman" w:hint="eastAsia"/>
                <w:color w:val="000000"/>
                <w:sz w:val="21"/>
                <w:szCs w:val="21"/>
                <w:shd w:val="clear" w:color="auto" w:fill="FFFFFF"/>
              </w:rPr>
              <w:t>)</w:t>
            </w:r>
          </w:p>
        </w:tc>
      </w:tr>
      <w:tr w:rsidR="002E3CED" w:rsidRPr="00E347AD" w14:paraId="00B9CD3E" w14:textId="77777777" w:rsidTr="002E3CED">
        <w:tc>
          <w:tcPr>
            <w:tcW w:w="1995" w:type="dxa"/>
            <w:tcBorders>
              <w:top w:val="single" w:sz="4" w:space="0" w:color="auto"/>
            </w:tcBorders>
          </w:tcPr>
          <w:p w14:paraId="35E0BFC1" w14:textId="77777777" w:rsidR="002E3CED" w:rsidRPr="007E4B3F" w:rsidRDefault="002E3CED" w:rsidP="007E4B3F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FIB-4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Ob3VyZWRkaW48L0F1dGhvcj48WWVhcj4yMDIyPC9ZZWFy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 </w:instrTex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Ob3VyZWRkaW48L0F1dGhvcj48WWVhcj4yMDIyPC9ZZWFy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.DATA </w:instrTex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separate"/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[48]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</w:p>
          <w:p w14:paraId="0A2924C3" w14:textId="77777777" w:rsidR="002E3CED" w:rsidRPr="007E4B3F" w:rsidRDefault="002E3CED" w:rsidP="007E4B3F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1828" w:type="dxa"/>
            <w:tcBorders>
              <w:top w:val="single" w:sz="4" w:space="0" w:color="auto"/>
            </w:tcBorders>
          </w:tcPr>
          <w:p w14:paraId="6773F18D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noProof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Original article</w:t>
            </w:r>
          </w:p>
        </w:tc>
        <w:tc>
          <w:tcPr>
            <w:tcW w:w="2409" w:type="dxa"/>
            <w:tcBorders>
              <w:top w:val="single" w:sz="4" w:space="0" w:color="auto"/>
            </w:tcBorders>
          </w:tcPr>
          <w:p w14:paraId="6606AE93" w14:textId="3927B3FB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1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8 (17.5%) in the derivation cohort; 28 (11.5%) </w:t>
            </w:r>
            <w:bookmarkStart w:id="0" w:name="OLE_LINK225"/>
            <w:bookmarkStart w:id="1" w:name="OLE_LINK226"/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in the validation cohort</w:t>
            </w:r>
            <w:bookmarkEnd w:id="0"/>
            <w:bookmarkEnd w:id="1"/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*</w:t>
            </w:r>
          </w:p>
        </w:tc>
        <w:tc>
          <w:tcPr>
            <w:tcW w:w="2064" w:type="dxa"/>
            <w:tcBorders>
              <w:top w:val="single" w:sz="4" w:space="0" w:color="auto"/>
            </w:tcBorders>
          </w:tcPr>
          <w:p w14:paraId="29641D03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0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.89 (0.81-0.96) 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</w:rPr>
              <w:t>##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in the derivation cohort and 0.71 (0.61, 0.80)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</w:rPr>
              <w:t xml:space="preserve">## 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in the validation cohort</w:t>
            </w:r>
          </w:p>
        </w:tc>
      </w:tr>
      <w:tr w:rsidR="002E3CED" w:rsidRPr="00E347AD" w14:paraId="7204C276" w14:textId="77777777" w:rsidTr="002E3CED">
        <w:tc>
          <w:tcPr>
            <w:tcW w:w="1995" w:type="dxa"/>
          </w:tcPr>
          <w:p w14:paraId="73036C22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NFS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WYWxpPC9BdXRob3I+PFllYXI+MjAyMzwvWWVhcj48UmVj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</w:fldData>
              </w:fldCha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 </w:instrTex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WYWxpPC9BdXRob3I+PFllYXI+MjAyMzwvWWVhcj48UmVj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</w:fldData>
              </w:fldCha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.DATA </w:instrTex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separate"/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[28]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65583F6C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Meta-Analysis</w:t>
            </w:r>
          </w:p>
        </w:tc>
        <w:tc>
          <w:tcPr>
            <w:tcW w:w="2409" w:type="dxa"/>
          </w:tcPr>
          <w:p w14:paraId="05860D32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327 (35%) *</w:t>
            </w:r>
          </w:p>
        </w:tc>
        <w:tc>
          <w:tcPr>
            <w:tcW w:w="2064" w:type="dxa"/>
          </w:tcPr>
          <w:p w14:paraId="02B4ED6B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0·66 (0·62–0·69) 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</w:rPr>
              <w:t>##</w:t>
            </w:r>
          </w:p>
        </w:tc>
      </w:tr>
      <w:tr w:rsidR="002E3CED" w:rsidRPr="00E347AD" w14:paraId="408ED606" w14:textId="77777777" w:rsidTr="002E3CED">
        <w:tc>
          <w:tcPr>
            <w:tcW w:w="1995" w:type="dxa"/>
          </w:tcPr>
          <w:p w14:paraId="3BA52999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ELF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WYWxpPC9BdXRob3I+PFllYXI+MjAyMzwvWWVhcj48UmVj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</w:fldData>
              </w:fldCha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 </w:instrTex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WYWxpPC9BdXRob3I+PFllYXI+MjAyMzwvWWVhcj48UmVj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</w:fldData>
              </w:fldCha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.DATA </w:instrTex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separate"/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[28]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4A399F3C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Meta-Analysis</w:t>
            </w:r>
          </w:p>
        </w:tc>
        <w:tc>
          <w:tcPr>
            <w:tcW w:w="2409" w:type="dxa"/>
          </w:tcPr>
          <w:p w14:paraId="1F9E93AB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306 (33%) *</w:t>
            </w:r>
          </w:p>
        </w:tc>
        <w:tc>
          <w:tcPr>
            <w:tcW w:w="2064" w:type="dxa"/>
          </w:tcPr>
          <w:p w14:paraId="2193DCEB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0·67 (0·63–0·71) 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</w:rPr>
              <w:t>##</w:t>
            </w:r>
          </w:p>
        </w:tc>
      </w:tr>
      <w:tr w:rsidR="002E3CED" w:rsidRPr="00E347AD" w14:paraId="0B7957EF" w14:textId="77777777" w:rsidTr="002E3CED">
        <w:tc>
          <w:tcPr>
            <w:tcW w:w="1995" w:type="dxa"/>
          </w:tcPr>
          <w:p w14:paraId="42B575ED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>MACK-3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WYWxpPC9BdXRob3I+PFllYXI+MjAyMzwvWWVhcj48UmVj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WYWxpPC9BdXRob3I+PFllYXI+MjAyMzwvWWVhcj48UmVj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[28]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4679E575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Meta-Analysis</w:t>
            </w:r>
          </w:p>
        </w:tc>
        <w:tc>
          <w:tcPr>
            <w:tcW w:w="2409" w:type="dxa"/>
          </w:tcPr>
          <w:p w14:paraId="4D64839C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85 (34%) *</w:t>
            </w:r>
          </w:p>
        </w:tc>
        <w:tc>
          <w:tcPr>
            <w:tcW w:w="2064" w:type="dxa"/>
          </w:tcPr>
          <w:p w14:paraId="2419C3CD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0·76 (0·71–0·80) 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</w:rPr>
              <w:t>##</w:t>
            </w:r>
          </w:p>
        </w:tc>
      </w:tr>
      <w:tr w:rsidR="002E3CED" w:rsidRPr="00E347AD" w14:paraId="6DCC91D8" w14:textId="77777777" w:rsidTr="002E3CED">
        <w:tc>
          <w:tcPr>
            <w:tcW w:w="1995" w:type="dxa"/>
          </w:tcPr>
          <w:p w14:paraId="492F11BD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>ADAPT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WYWxpPC9BdXRob3I+PFllYXI+MjAyMzwvWWVhcj48UmVj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WYWxpPC9BdXRob3I+PFllYXI+MjAyMzwvWWVhcj48UmVj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[28]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2DC8560E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Meta-Analysis</w:t>
            </w:r>
          </w:p>
        </w:tc>
        <w:tc>
          <w:tcPr>
            <w:tcW w:w="2409" w:type="dxa"/>
          </w:tcPr>
          <w:p w14:paraId="799A1B1E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60 (36%) *</w:t>
            </w:r>
          </w:p>
        </w:tc>
        <w:tc>
          <w:tcPr>
            <w:tcW w:w="2064" w:type="dxa"/>
          </w:tcPr>
          <w:p w14:paraId="280F4B68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0·77 (0·73–0·81) 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</w:rPr>
              <w:t>##</w:t>
            </w:r>
          </w:p>
        </w:tc>
      </w:tr>
      <w:tr w:rsidR="002E3CED" w:rsidRPr="00E347AD" w14:paraId="49C40621" w14:textId="77777777" w:rsidTr="002E3CED">
        <w:tc>
          <w:tcPr>
            <w:tcW w:w="1995" w:type="dxa"/>
          </w:tcPr>
          <w:p w14:paraId="5C040D18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>LSM-VCTE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WYWxpPC9BdXRob3I+PFllYXI+MjAyMzwvWWVhcj48UmVj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WYWxpPC9BdXRob3I+PFllYXI+MjAyMzwvWWVhcj48UmVj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[28]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227734B3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Meta-Analysis</w:t>
            </w:r>
          </w:p>
        </w:tc>
        <w:tc>
          <w:tcPr>
            <w:tcW w:w="2409" w:type="dxa"/>
          </w:tcPr>
          <w:p w14:paraId="522D8ED8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49 (40%) *</w:t>
            </w:r>
          </w:p>
        </w:tc>
        <w:tc>
          <w:tcPr>
            <w:tcW w:w="2064" w:type="dxa"/>
          </w:tcPr>
          <w:p w14:paraId="38CDC9D0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0·74 (0·70–0·78) 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</w:rPr>
              <w:t>##</w:t>
            </w:r>
          </w:p>
        </w:tc>
      </w:tr>
      <w:tr w:rsidR="002E3CED" w:rsidRPr="00E347AD" w14:paraId="3BE23BDD" w14:textId="77777777" w:rsidTr="002E3CED">
        <w:tc>
          <w:tcPr>
            <w:tcW w:w="1995" w:type="dxa"/>
          </w:tcPr>
          <w:p w14:paraId="002C0A77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NIS2+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</w:rPr>
              <w:t>TM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IYXJyaXNvbjwvQXV0aG9yPjxZZWFyPjIwMjM8L1llYXI+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</w:fldData>
              </w:fldCha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 </w:instrTex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IYXJyaXNvbjwvQXV0aG9yPjxZZWFyPjIwMjM8L1llYXI+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</w:fldData>
              </w:fldCha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.DATA </w:instrTex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separate"/>
            </w:r>
            <w:r w:rsidRPr="001B7455">
              <w:rPr>
                <w:rFonts w:ascii="Times New Roman" w:hAnsi="Times New Roman" w:cs="Times New Roman"/>
                <w:noProof/>
                <w:color w:val="000000"/>
                <w:sz w:val="21"/>
                <w:szCs w:val="21"/>
              </w:rPr>
              <w:t>[35]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349A2EFA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>Original article</w:t>
            </w:r>
          </w:p>
        </w:tc>
        <w:tc>
          <w:tcPr>
            <w:tcW w:w="2409" w:type="dxa"/>
          </w:tcPr>
          <w:p w14:paraId="1A090C0F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99 (50%) in training cohort; 929 (45.7%) in test cohort*</w:t>
            </w:r>
          </w:p>
        </w:tc>
        <w:tc>
          <w:tcPr>
            <w:tcW w:w="2064" w:type="dxa"/>
          </w:tcPr>
          <w:p w14:paraId="68205824" w14:textId="77777777" w:rsidR="002E3CED" w:rsidRPr="007E4B3F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0.79 (0.72-0.85) 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</w:rPr>
              <w:t>##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in training cohort and 0.81 (0.80-0.83) 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</w:rPr>
              <w:t>##</w:t>
            </w:r>
            <w:r w:rsidRPr="007E4B3F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in test cohort</w:t>
            </w:r>
          </w:p>
        </w:tc>
      </w:tr>
      <w:tr w:rsidR="002E3CED" w:rsidRPr="00E347AD" w14:paraId="057B0A48" w14:textId="77777777" w:rsidTr="002E3CED">
        <w:tc>
          <w:tcPr>
            <w:tcW w:w="1995" w:type="dxa"/>
          </w:tcPr>
          <w:p w14:paraId="711F5E81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sz w:val="21"/>
                <w:szCs w:val="21"/>
              </w:rPr>
              <w:t>FNI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UYXZhZ2xpb25lPC9BdXRob3I+PFllYXI+MjAyMzwvWWVh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UYXZhZ2xpb25lPC9BdXRob3I+PFllYXI+MjAyMzwvWWVh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[38]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5B79772B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>Original article</w:t>
            </w:r>
          </w:p>
        </w:tc>
        <w:tc>
          <w:tcPr>
            <w:tcW w:w="2409" w:type="dxa"/>
          </w:tcPr>
          <w:p w14:paraId="5DDD93A5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54 (20</w:t>
            </w: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>%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)</w:t>
            </w: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 xml:space="preserve"> in training cohort; 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17 (5</w:t>
            </w: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>%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), 37 (4</w:t>
            </w: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>%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), and 118 (2</w:t>
            </w: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>%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) in external validation cohorts*</w:t>
            </w:r>
          </w:p>
        </w:tc>
        <w:tc>
          <w:tcPr>
            <w:tcW w:w="2064" w:type="dxa"/>
          </w:tcPr>
          <w:p w14:paraId="187617C8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0.78 (0.71–0.85)</w:t>
            </w:r>
            <w:r w:rsidRPr="001B7455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 xml:space="preserve"> ##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in derivation; 0.80–0.95</w:t>
            </w:r>
            <w:r w:rsidRPr="001B7455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in external validation cohorts</w:t>
            </w:r>
          </w:p>
        </w:tc>
      </w:tr>
      <w:tr w:rsidR="002E3CED" w:rsidRPr="00E347AD" w14:paraId="2561818E" w14:textId="77777777" w:rsidTr="002E3CED">
        <w:tc>
          <w:tcPr>
            <w:tcW w:w="1995" w:type="dxa"/>
          </w:tcPr>
          <w:p w14:paraId="5C462F97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 w:hint="eastAsia"/>
                <w:sz w:val="21"/>
                <w:szCs w:val="21"/>
              </w:rPr>
              <w:t>MRE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MaWFuZzwvQXV0aG9yPjxZZWFyPjIwMjM8L1llYXI+PFJl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</w:fldData>
              </w:fldCha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 </w:instrTex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MaWFuZzwvQXV0aG9yPjxZZWFyPjIwMjM8L1llYXI+PFJl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</w:fldData>
              </w:fldCha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.DATA </w:instrTex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separate"/>
            </w:r>
            <w:r w:rsidRPr="001B7455">
              <w:rPr>
                <w:rFonts w:ascii="Times New Roman" w:hAnsi="Times New Roman" w:cs="Times New Roman"/>
                <w:noProof/>
                <w:color w:val="000000"/>
                <w:sz w:val="21"/>
                <w:szCs w:val="21"/>
              </w:rPr>
              <w:t>[41]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0B9C9FFB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Meta-Analysis</w:t>
            </w:r>
          </w:p>
        </w:tc>
        <w:tc>
          <w:tcPr>
            <w:tcW w:w="2409" w:type="dxa"/>
          </w:tcPr>
          <w:p w14:paraId="12B217C9" w14:textId="77777777" w:rsidR="002E3CED" w:rsidRPr="001B7455" w:rsidRDefault="002E3CED" w:rsidP="002F1FED">
            <w:pPr>
              <w:spacing w:line="168" w:lineRule="auto"/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</w:pP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314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（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39.4%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）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*</w:t>
            </w:r>
          </w:p>
        </w:tc>
        <w:tc>
          <w:tcPr>
            <w:tcW w:w="2064" w:type="dxa"/>
          </w:tcPr>
          <w:p w14:paraId="554724F4" w14:textId="77777777" w:rsidR="002E3CED" w:rsidRPr="001B7455" w:rsidRDefault="002E3CED" w:rsidP="002F1FED">
            <w:pPr>
              <w:spacing w:line="168" w:lineRule="auto"/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</w:pP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0.92 (0.90-0.94)</w:t>
            </w:r>
            <w:r w:rsidRPr="001B7455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 xml:space="preserve"> ##</w:t>
            </w:r>
          </w:p>
        </w:tc>
      </w:tr>
      <w:tr w:rsidR="002E3CED" w:rsidRPr="00E347AD" w14:paraId="76FA3457" w14:textId="77777777" w:rsidTr="002E3CED">
        <w:tc>
          <w:tcPr>
            <w:tcW w:w="1995" w:type="dxa"/>
          </w:tcPr>
          <w:p w14:paraId="28B3E10E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Corrected T1 (cT1) 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BbmRlcnNzb248L0F1dGhvcj48WWVhcj4yMDIyPC9ZZWFy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</w:fldData>
              </w:fldCha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 </w:instrTex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BbmRlcnNzb248L0F1dGhvcj48WWVhcj4yMDIyPC9ZZWFy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</w:fldData>
              </w:fldCha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.DATA </w:instrTex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separate"/>
            </w:r>
            <w:r w:rsidRPr="001B7455">
              <w:rPr>
                <w:rFonts w:ascii="Times New Roman" w:hAnsi="Times New Roman" w:cs="Times New Roman"/>
                <w:noProof/>
                <w:color w:val="000000"/>
                <w:sz w:val="21"/>
                <w:szCs w:val="21"/>
              </w:rPr>
              <w:t>[43]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17CD9FF8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Meta-Analysis</w:t>
            </w:r>
          </w:p>
        </w:tc>
        <w:tc>
          <w:tcPr>
            <w:tcW w:w="2409" w:type="dxa"/>
          </w:tcPr>
          <w:p w14:paraId="467EA451" w14:textId="77777777" w:rsidR="002E3CED" w:rsidRPr="001B7455" w:rsidRDefault="002E3CED" w:rsidP="002F1FED">
            <w:pPr>
              <w:spacing w:line="168" w:lineRule="auto"/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</w:pP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157 (55.3%) * </w:t>
            </w:r>
          </w:p>
          <w:p w14:paraId="03728C40" w14:textId="77777777" w:rsidR="002E3CED" w:rsidRPr="001B7455" w:rsidRDefault="002E3CED" w:rsidP="002F1FED">
            <w:pPr>
              <w:spacing w:line="168" w:lineRule="auto"/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</w:pPr>
          </w:p>
        </w:tc>
        <w:tc>
          <w:tcPr>
            <w:tcW w:w="2064" w:type="dxa"/>
          </w:tcPr>
          <w:p w14:paraId="5C7B180A" w14:textId="77777777" w:rsidR="002E3CED" w:rsidRPr="001B7455" w:rsidRDefault="002E3CED" w:rsidP="002F1FED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0.78 (0.74–0.82)</w:t>
            </w:r>
            <w:r w:rsidRPr="001B7455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 xml:space="preserve"> ##</w:t>
            </w:r>
          </w:p>
          <w:p w14:paraId="79561896" w14:textId="77777777" w:rsidR="002E3CED" w:rsidRPr="001B7455" w:rsidRDefault="002E3CED" w:rsidP="002F1FED">
            <w:pPr>
              <w:spacing w:line="168" w:lineRule="auto"/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</w:pPr>
          </w:p>
        </w:tc>
      </w:tr>
      <w:tr w:rsidR="002E3CED" w:rsidRPr="00E347AD" w14:paraId="28088982" w14:textId="77777777" w:rsidTr="002E3CED">
        <w:tc>
          <w:tcPr>
            <w:tcW w:w="1995" w:type="dxa"/>
          </w:tcPr>
          <w:p w14:paraId="77B6E590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FAST Score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OZXdzb21lPC9BdXRob3I+PFllYXI+MjAyMDwvWWVhcj48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 </w:instrTex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begin">
                <w:fldData xml:space="preserve">PEVuZE5vdGU+PENpdGU+PEF1dGhvcj5OZXdzb21lPC9BdXRob3I+PFllYXI+MjAyMDwvWWVhcj48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instrText xml:space="preserve"> ADDIN EN.CITE.DATA </w:instrTex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separate"/>
            </w:r>
            <w:r w:rsidRPr="001B7455">
              <w:rPr>
                <w:rFonts w:ascii="Times New Roman" w:hAnsi="Times New Roman" w:cs="Times New Roman"/>
                <w:noProof/>
                <w:color w:val="000000"/>
                <w:sz w:val="21"/>
                <w:szCs w:val="21"/>
              </w:rPr>
              <w:t>[44]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3E91BE2C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noProof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>Original article</w:t>
            </w:r>
          </w:p>
        </w:tc>
        <w:tc>
          <w:tcPr>
            <w:tcW w:w="2409" w:type="dxa"/>
          </w:tcPr>
          <w:p w14:paraId="7839775F" w14:textId="77777777" w:rsidR="002E3CED" w:rsidRPr="001B7455" w:rsidRDefault="002E3CED" w:rsidP="002F1FED">
            <w:pPr>
              <w:spacing w:line="168" w:lineRule="auto"/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</w:pP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174 (50%) in derivation cohort; 277 (27%) in pooled external cohort*</w:t>
            </w:r>
          </w:p>
        </w:tc>
        <w:tc>
          <w:tcPr>
            <w:tcW w:w="2064" w:type="dxa"/>
          </w:tcPr>
          <w:p w14:paraId="4FA56C19" w14:textId="77777777" w:rsidR="002E3CED" w:rsidRPr="001B7455" w:rsidRDefault="002E3CED" w:rsidP="002F1FED">
            <w:pPr>
              <w:spacing w:line="168" w:lineRule="auto"/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</w:pP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0·80 (0·76–0·85) 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:vertAlign w:val="superscript"/>
                <w14:ligatures w14:val="standardContextual"/>
              </w:rPr>
              <w:t>#</w:t>
            </w:r>
          </w:p>
          <w:p w14:paraId="1830ED33" w14:textId="77777777" w:rsidR="002E3CED" w:rsidRPr="001B7455" w:rsidRDefault="002E3CED" w:rsidP="002F1FED">
            <w:pPr>
              <w:spacing w:line="168" w:lineRule="auto"/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</w:pPr>
          </w:p>
        </w:tc>
      </w:tr>
      <w:tr w:rsidR="002E3CED" w:rsidRPr="00E347AD" w14:paraId="4806A358" w14:textId="77777777" w:rsidTr="002E3CED">
        <w:tc>
          <w:tcPr>
            <w:tcW w:w="1995" w:type="dxa"/>
          </w:tcPr>
          <w:p w14:paraId="6A8FFABE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sz w:val="21"/>
                <w:szCs w:val="21"/>
              </w:rPr>
              <w:t>MEFIB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UYW1ha2k8L0F1dGhvcj48WWVhcj4yMDIyPC9ZZWFyPjxS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UYW1ha2k8L0F1dGhvcj48WWVhcj4yMDIyPC9ZZWFyPjxS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[50]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309345E8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</w:pPr>
            <w:r w:rsidRPr="001B7455">
              <w:rPr>
                <w:rFonts w:ascii="Times New Roman" w:hAnsi="Times New Roman" w:cs="Times New Roman"/>
                <w:color w:val="2E2E2E"/>
                <w:sz w:val="21"/>
                <w:szCs w:val="21"/>
                <w:shd w:val="clear" w:color="auto" w:fill="FFFFFF"/>
              </w:rPr>
              <w:t>Original article</w:t>
            </w:r>
          </w:p>
        </w:tc>
        <w:tc>
          <w:tcPr>
            <w:tcW w:w="2409" w:type="dxa"/>
          </w:tcPr>
          <w:p w14:paraId="1CEDAAED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231F2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 xml:space="preserve">69 (29.5%) 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in the University of California San Diego cohort; 208 (66.2%) in the Yokohama cohort**</w:t>
            </w:r>
          </w:p>
        </w:tc>
        <w:tc>
          <w:tcPr>
            <w:tcW w:w="2064" w:type="dxa"/>
          </w:tcPr>
          <w:p w14:paraId="297D53DA" w14:textId="4F48A248" w:rsidR="002E3CED" w:rsidRPr="002E3CED" w:rsidRDefault="002E3CED" w:rsidP="002E3CED">
            <w:pPr>
              <w:spacing w:line="168" w:lineRule="auto"/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</w:pP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0.86 (0.81-0.91)</w:t>
            </w:r>
            <w:r w:rsidRPr="001B7455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 xml:space="preserve"> ##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in the University of California San Diego cohort; 0.90 (0.86-0.94)</w:t>
            </w:r>
            <w:r w:rsidRPr="001B7455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 xml:space="preserve"> ##</w:t>
            </w:r>
            <w:r w:rsidRPr="001B7455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in the Yokohama cohort</w:t>
            </w:r>
          </w:p>
        </w:tc>
      </w:tr>
      <w:tr w:rsidR="002E3CED" w:rsidRPr="00BB21A7" w14:paraId="7C1005EB" w14:textId="77777777" w:rsidTr="002E3CED">
        <w:tc>
          <w:tcPr>
            <w:tcW w:w="1995" w:type="dxa"/>
          </w:tcPr>
          <w:p w14:paraId="41B535F2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  <w:proofErr w:type="spellStart"/>
            <w:r w:rsidRPr="001B7455">
              <w:rPr>
                <w:rFonts w:ascii="Times New Roman" w:hAnsi="Times New Roman" w:cs="Times New Roman"/>
                <w:sz w:val="21"/>
                <w:szCs w:val="21"/>
              </w:rPr>
              <w:t>acFibroMASH</w:t>
            </w:r>
            <w:proofErr w:type="spellEnd"/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GZW5nPC9BdXRob3I+PFllYXI+MjAyNTwvWWVhcj48UmVj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GZW5nPC9BdXRob3I+PFllYXI+MjAyNTwvWWVhcj48UmVj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[46]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</w:tcPr>
          <w:p w14:paraId="5FE3499F" w14:textId="77777777" w:rsidR="002E3CED" w:rsidRPr="001B7455" w:rsidRDefault="002E3CED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Original article</w:t>
            </w:r>
          </w:p>
        </w:tc>
        <w:tc>
          <w:tcPr>
            <w:tcW w:w="2409" w:type="dxa"/>
          </w:tcPr>
          <w:p w14:paraId="5AA78430" w14:textId="72317445" w:rsidR="002E3CED" w:rsidRPr="001B7455" w:rsidRDefault="002E3CED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58 (26.6%) in the derivation cohort; 184 (38.90%) in the validation cohort</w:t>
            </w:r>
            <w:r w:rsidRPr="001B7455">
              <w:rPr>
                <w:rFonts w:ascii="Times New Roman" w:hAnsi="Times New Roman" w:cs="Times New Roman" w:hint="eastAsia"/>
                <w:sz w:val="21"/>
                <w:szCs w:val="21"/>
              </w:rPr>
              <w:t>*</w:t>
            </w:r>
          </w:p>
        </w:tc>
        <w:tc>
          <w:tcPr>
            <w:tcW w:w="2064" w:type="dxa"/>
          </w:tcPr>
          <w:p w14:paraId="376D6D8A" w14:textId="0DF7B041" w:rsidR="002E3CED" w:rsidRPr="00CB55EC" w:rsidRDefault="002E3CED" w:rsidP="00CB55EC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0.81 (0.75-0.87)</w:t>
            </w:r>
            <w:r w:rsidRPr="001B7455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 xml:space="preserve"> ##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in the derivation cohort; 0.80 (0.76-0.84)</w:t>
            </w:r>
            <w:r w:rsidRPr="001B7455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 xml:space="preserve"> ##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in the validation cohort</w:t>
            </w:r>
          </w:p>
        </w:tc>
      </w:tr>
      <w:tr w:rsidR="002E3CED" w:rsidRPr="003B066A" w14:paraId="1DD74E81" w14:textId="77777777" w:rsidTr="002E3CED">
        <w:tc>
          <w:tcPr>
            <w:tcW w:w="1995" w:type="dxa"/>
            <w:tcBorders>
              <w:bottom w:val="single" w:sz="4" w:space="0" w:color="auto"/>
            </w:tcBorders>
          </w:tcPr>
          <w:p w14:paraId="0DC010D2" w14:textId="77777777" w:rsidR="002E3CED" w:rsidRPr="001B7455" w:rsidRDefault="002E3CED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MAST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Ob3VyZWRkaW48L0F1dGhvcj48WWVhcj4yMDIyPC9ZZWFy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Ob3VyZWRkaW48L0F1dGhvcj48WWVhcj4yMDIyPC9ZZWFy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1B7455">
              <w:rPr>
                <w:rFonts w:ascii="Times New Roman" w:hAnsi="Times New Roman" w:cs="Times New Roman"/>
                <w:noProof/>
                <w:sz w:val="21"/>
                <w:szCs w:val="21"/>
              </w:rPr>
              <w:t>[48]</w:t>
            </w:r>
            <w:r w:rsidRPr="001B7455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828" w:type="dxa"/>
            <w:tcBorders>
              <w:bottom w:val="single" w:sz="4" w:space="0" w:color="auto"/>
            </w:tcBorders>
          </w:tcPr>
          <w:p w14:paraId="1C51F2ED" w14:textId="77777777" w:rsidR="002E3CED" w:rsidRPr="001B7455" w:rsidRDefault="002E3CED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Original article</w:t>
            </w:r>
          </w:p>
        </w:tc>
        <w:tc>
          <w:tcPr>
            <w:tcW w:w="2409" w:type="dxa"/>
            <w:tcBorders>
              <w:bottom w:val="single" w:sz="4" w:space="0" w:color="auto"/>
            </w:tcBorders>
          </w:tcPr>
          <w:p w14:paraId="0EE12F24" w14:textId="541B5F66" w:rsidR="002E3CED" w:rsidRPr="001B7455" w:rsidRDefault="002E3CED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1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8 (17.5%) in the derivation cohort; 28 (11.5%) in the </w:t>
            </w: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v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alidation cohort</w:t>
            </w: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*</w:t>
            </w:r>
          </w:p>
        </w:tc>
        <w:tc>
          <w:tcPr>
            <w:tcW w:w="2064" w:type="dxa"/>
            <w:tcBorders>
              <w:bottom w:val="single" w:sz="4" w:space="0" w:color="auto"/>
            </w:tcBorders>
          </w:tcPr>
          <w:p w14:paraId="6FDA1EAA" w14:textId="3600A21F" w:rsidR="002E3CED" w:rsidRPr="001B7455" w:rsidRDefault="002E3CED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1B7455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0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.86 (0.78-0.93) </w:t>
            </w:r>
            <w:bookmarkStart w:id="2" w:name="OLE_LINK223"/>
            <w:bookmarkStart w:id="3" w:name="OLE_LINK224"/>
            <w:r w:rsidRPr="001B7455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  <w:bookmarkEnd w:id="2"/>
            <w:bookmarkEnd w:id="3"/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</w:t>
            </w:r>
            <w:r w:rsidRPr="001B7455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in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in the derivation cohort; 0.93 (0.88, 0.97) </w:t>
            </w:r>
            <w:r w:rsidRPr="001B7455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 xml:space="preserve">## </w:t>
            </w:r>
            <w:r w:rsidRPr="001B7455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in the validation cohort</w:t>
            </w:r>
          </w:p>
        </w:tc>
      </w:tr>
    </w:tbl>
    <w:p w14:paraId="67EB702B" w14:textId="77777777" w:rsidR="002E3CED" w:rsidRPr="00681CB1" w:rsidRDefault="002E3CED" w:rsidP="002E3CED">
      <w:pPr>
        <w:spacing w:line="168" w:lineRule="auto"/>
        <w:rPr>
          <w:rFonts w:ascii="Times New Roman" w:hAnsi="Times New Roman" w:cs="Times New Roman"/>
          <w:sz w:val="21"/>
          <w:szCs w:val="21"/>
        </w:rPr>
      </w:pPr>
    </w:p>
    <w:p w14:paraId="4E3B227F" w14:textId="5CC1BB06" w:rsidR="002E3CED" w:rsidRDefault="002E3CED" w:rsidP="002E3CED">
      <w:pPr>
        <w:spacing w:line="168" w:lineRule="auto"/>
        <w:rPr>
          <w:rFonts w:ascii="Times New Roman" w:hAnsi="Times New Roman" w:cs="Times New Roman"/>
          <w:sz w:val="21"/>
          <w:szCs w:val="21"/>
        </w:rPr>
      </w:pPr>
      <w:bookmarkStart w:id="4" w:name="OLE_LINK43"/>
      <w:bookmarkStart w:id="5" w:name="OLE_LINK44"/>
      <w:r w:rsidRPr="002E3CED">
        <w:rPr>
          <w:rFonts w:ascii="Times New Roman" w:hAnsi="Times New Roman" w:cs="Times New Roman"/>
          <w:i/>
          <w:iCs/>
          <w:sz w:val="21"/>
          <w:szCs w:val="21"/>
        </w:rPr>
        <w:lastRenderedPageBreak/>
        <w:t>Note:</w:t>
      </w:r>
      <w:r>
        <w:rPr>
          <w:rFonts w:ascii="Times New Roman" w:hAnsi="Times New Roman" w:cs="Times New Roman"/>
          <w:sz w:val="21"/>
          <w:szCs w:val="21"/>
        </w:rPr>
        <w:t xml:space="preserve"> </w:t>
      </w:r>
      <w:r>
        <w:rPr>
          <w:rFonts w:ascii="Times New Roman" w:hAnsi="Times New Roman" w:cs="Times New Roman" w:hint="eastAsia"/>
          <w:sz w:val="21"/>
          <w:szCs w:val="21"/>
        </w:rPr>
        <w:t>*</w:t>
      </w:r>
      <w:r>
        <w:rPr>
          <w:rFonts w:ascii="Times New Roman" w:hAnsi="Times New Roman" w:cs="Times New Roman"/>
          <w:sz w:val="21"/>
          <w:szCs w:val="21"/>
        </w:rPr>
        <w:t>M</w:t>
      </w:r>
      <w:r w:rsidRPr="00DD7EFD">
        <w:rPr>
          <w:rFonts w:ascii="Times New Roman" w:hAnsi="Times New Roman" w:cs="Times New Roman"/>
          <w:sz w:val="21"/>
          <w:szCs w:val="21"/>
        </w:rPr>
        <w:t>ASH and clinically significant fibrosis</w:t>
      </w:r>
      <w:r>
        <w:rPr>
          <w:rFonts w:ascii="Times New Roman" w:hAnsi="Times New Roman" w:cs="Times New Roman"/>
          <w:sz w:val="21"/>
          <w:szCs w:val="21"/>
        </w:rPr>
        <w:t>; **MA</w:t>
      </w:r>
      <w:r w:rsidR="00D123A4">
        <w:rPr>
          <w:rFonts w:ascii="Times New Roman" w:hAnsi="Times New Roman" w:cs="Times New Roman"/>
          <w:sz w:val="21"/>
          <w:szCs w:val="21"/>
        </w:rPr>
        <w:t>S</w:t>
      </w:r>
      <w:r>
        <w:rPr>
          <w:rFonts w:ascii="Times New Roman" w:hAnsi="Times New Roman" w:cs="Times New Roman"/>
          <w:sz w:val="21"/>
          <w:szCs w:val="21"/>
        </w:rPr>
        <w:t xml:space="preserve">LD </w:t>
      </w:r>
      <w:r>
        <w:rPr>
          <w:rFonts w:ascii="Times New Roman" w:hAnsi="Times New Roman" w:cs="Times New Roman" w:hint="eastAsia"/>
          <w:sz w:val="21"/>
          <w:szCs w:val="21"/>
        </w:rPr>
        <w:t>with</w:t>
      </w:r>
      <w:r>
        <w:rPr>
          <w:rFonts w:ascii="Times New Roman" w:hAnsi="Times New Roman" w:cs="Times New Roman"/>
          <w:sz w:val="21"/>
          <w:szCs w:val="21"/>
        </w:rPr>
        <w:t xml:space="preserve"> </w:t>
      </w:r>
      <w:r w:rsidRPr="00DD7EFD">
        <w:rPr>
          <w:rFonts w:ascii="Times New Roman" w:hAnsi="Times New Roman" w:cs="Times New Roman"/>
          <w:sz w:val="21"/>
          <w:szCs w:val="21"/>
        </w:rPr>
        <w:t>significant fibrosis</w:t>
      </w:r>
      <w:r>
        <w:rPr>
          <w:rFonts w:ascii="Times New Roman" w:hAnsi="Times New Roman" w:cs="Times New Roman"/>
          <w:sz w:val="21"/>
          <w:szCs w:val="21"/>
        </w:rPr>
        <w:t xml:space="preserve">; </w:t>
      </w:r>
      <w:r w:rsidRPr="002E3CED">
        <w:rPr>
          <w:rFonts w:ascii="Times New Roman" w:hAnsi="Times New Roman" w:cs="Times New Roman"/>
          <w:sz w:val="21"/>
          <w:szCs w:val="21"/>
          <w:vertAlign w:val="superscript"/>
        </w:rPr>
        <w:t>#</w:t>
      </w:r>
      <w:r>
        <w:rPr>
          <w:rFonts w:ascii="Times New Roman" w:hAnsi="Times New Roman" w:cs="Times New Roman"/>
          <w:sz w:val="21"/>
          <w:szCs w:val="21"/>
        </w:rPr>
        <w:t>C-</w:t>
      </w:r>
      <w:r>
        <w:rPr>
          <w:rFonts w:ascii="Times New Roman" w:hAnsi="Times New Roman" w:cs="Times New Roman" w:hint="eastAsia"/>
          <w:sz w:val="21"/>
          <w:szCs w:val="21"/>
        </w:rPr>
        <w:t>statistic</w:t>
      </w:r>
      <w:r>
        <w:rPr>
          <w:rFonts w:ascii="Times New Roman" w:hAnsi="Times New Roman" w:cs="Times New Roman"/>
          <w:sz w:val="21"/>
          <w:szCs w:val="21"/>
        </w:rPr>
        <w:t xml:space="preserve">; </w:t>
      </w:r>
      <w:bookmarkStart w:id="6" w:name="OLE_LINK218"/>
      <w:bookmarkStart w:id="7" w:name="OLE_LINK220"/>
      <w:r w:rsidRPr="002E3CED">
        <w:rPr>
          <w:rFonts w:ascii="Times New Roman" w:hAnsi="Times New Roman" w:cs="Times New Roman"/>
          <w:sz w:val="21"/>
          <w:szCs w:val="21"/>
          <w:vertAlign w:val="superscript"/>
        </w:rPr>
        <w:t>##</w:t>
      </w:r>
      <w:bookmarkEnd w:id="6"/>
      <w:bookmarkEnd w:id="7"/>
      <w:r>
        <w:rPr>
          <w:rFonts w:ascii="Times New Roman" w:hAnsi="Times New Roman" w:cs="Times New Roman"/>
          <w:sz w:val="21"/>
          <w:szCs w:val="21"/>
        </w:rPr>
        <w:t>AUROC.</w:t>
      </w:r>
    </w:p>
    <w:p w14:paraId="4DA74C29" w14:textId="05084AEF" w:rsidR="002E3CED" w:rsidRPr="00681CB1" w:rsidRDefault="002E3CED" w:rsidP="002E3CED">
      <w:pPr>
        <w:spacing w:line="168" w:lineRule="auto"/>
        <w:rPr>
          <w:rFonts w:ascii="Times New Roman" w:hAnsi="Times New Roman" w:cs="Times New Roman"/>
          <w:sz w:val="21"/>
          <w:szCs w:val="21"/>
        </w:rPr>
      </w:pPr>
      <w:r w:rsidRPr="00DE42C1">
        <w:rPr>
          <w:rFonts w:ascii="Times New Roman" w:eastAsia="DengXian" w:hAnsi="Times New Roman" w:cs="Times New Roman"/>
          <w:i/>
          <w:iCs/>
          <w:color w:val="000000"/>
          <w:sz w:val="21"/>
          <w:szCs w:val="21"/>
        </w:rPr>
        <w:t>Abbreviations</w:t>
      </w:r>
      <w:r w:rsidRPr="00DE42C1">
        <w:rPr>
          <w:rFonts w:ascii="Times New Roman" w:eastAsia="DengXian" w:hAnsi="Times New Roman" w:cs="Times New Roman"/>
          <w:color w:val="000000"/>
          <w:sz w:val="21"/>
          <w:szCs w:val="21"/>
        </w:rPr>
        <w:t>:</w:t>
      </w:r>
      <w:r>
        <w:rPr>
          <w:rFonts w:ascii="Times New Roman" w:eastAsia="DengXian" w:hAnsi="Times New Roman" w:cs="Times New Roman"/>
          <w:color w:val="000000"/>
          <w:sz w:val="21"/>
          <w:szCs w:val="21"/>
        </w:rPr>
        <w:t xml:space="preserve"> </w:t>
      </w:r>
      <w:r>
        <w:rPr>
          <w:rFonts w:ascii="Times New Roman" w:hAnsi="Times New Roman" w:cs="Times New Roman"/>
          <w:sz w:val="21"/>
          <w:szCs w:val="21"/>
        </w:rPr>
        <w:t xml:space="preserve">AUROC, </w:t>
      </w:r>
      <w:r w:rsidRPr="002E3CED">
        <w:rPr>
          <w:rFonts w:ascii="Times New Roman" w:hAnsi="Times New Roman" w:cs="Times New Roman"/>
          <w:sz w:val="21"/>
          <w:szCs w:val="21"/>
        </w:rPr>
        <w:t>area under the receiver operating characteristic curve</w:t>
      </w:r>
      <w:r>
        <w:rPr>
          <w:rFonts w:ascii="Times New Roman" w:hAnsi="Times New Roman" w:cs="Times New Roman"/>
          <w:sz w:val="21"/>
          <w:szCs w:val="21"/>
        </w:rPr>
        <w:t xml:space="preserve">; </w:t>
      </w:r>
      <w:r w:rsidRPr="002E3CED">
        <w:rPr>
          <w:rFonts w:ascii="Times New Roman" w:hAnsi="Times New Roman" w:cs="Times New Roman"/>
          <w:sz w:val="21"/>
          <w:szCs w:val="21"/>
        </w:rPr>
        <w:t>MASLD</w:t>
      </w:r>
      <w:r>
        <w:rPr>
          <w:rFonts w:ascii="Times New Roman" w:hAnsi="Times New Roman" w:cs="Times New Roman"/>
          <w:sz w:val="21"/>
          <w:szCs w:val="21"/>
        </w:rPr>
        <w:t xml:space="preserve">, </w:t>
      </w:r>
      <w:r w:rsidR="00D123A4">
        <w:rPr>
          <w:rFonts w:ascii="Times New Roman" w:hAnsi="Times New Roman" w:cs="Times New Roman" w:hint="eastAsia"/>
          <w:sz w:val="21"/>
          <w:szCs w:val="21"/>
        </w:rPr>
        <w:t>m</w:t>
      </w:r>
      <w:r w:rsidRPr="002E3CED">
        <w:rPr>
          <w:rFonts w:ascii="Times New Roman" w:hAnsi="Times New Roman" w:cs="Times New Roman"/>
          <w:sz w:val="21"/>
          <w:szCs w:val="21"/>
        </w:rPr>
        <w:t>etabolic dysfunction-associated steatotic liver disease</w:t>
      </w:r>
      <w:r>
        <w:rPr>
          <w:rFonts w:ascii="Times New Roman" w:hAnsi="Times New Roman" w:cs="Times New Roman"/>
          <w:sz w:val="21"/>
          <w:szCs w:val="21"/>
        </w:rPr>
        <w:t xml:space="preserve">; </w:t>
      </w:r>
      <w:r w:rsidRPr="002E3CED">
        <w:rPr>
          <w:rFonts w:ascii="Times New Roman" w:hAnsi="Times New Roman" w:cs="Times New Roman"/>
          <w:sz w:val="21"/>
          <w:szCs w:val="21"/>
        </w:rPr>
        <w:t>MASH</w:t>
      </w:r>
      <w:r>
        <w:rPr>
          <w:rFonts w:ascii="Times New Roman" w:hAnsi="Times New Roman" w:cs="Times New Roman"/>
          <w:sz w:val="21"/>
          <w:szCs w:val="21"/>
        </w:rPr>
        <w:t xml:space="preserve">, </w:t>
      </w:r>
      <w:r w:rsidRPr="002E3CED">
        <w:rPr>
          <w:rFonts w:ascii="Times New Roman" w:hAnsi="Times New Roman" w:cs="Times New Roman"/>
          <w:sz w:val="21"/>
          <w:szCs w:val="21"/>
        </w:rPr>
        <w:t>metabolic dysfunction-associated steatohepatitis</w:t>
      </w:r>
      <w:r>
        <w:rPr>
          <w:rFonts w:ascii="Times New Roman" w:hAnsi="Times New Roman" w:cs="Times New Roman"/>
          <w:sz w:val="21"/>
          <w:szCs w:val="21"/>
        </w:rPr>
        <w:t xml:space="preserve">; </w:t>
      </w:r>
      <w:r w:rsidRPr="002E3CED">
        <w:rPr>
          <w:rFonts w:ascii="Times New Roman" w:hAnsi="Times New Roman" w:cs="Times New Roman"/>
          <w:sz w:val="21"/>
          <w:szCs w:val="21"/>
        </w:rPr>
        <w:t>NITs</w:t>
      </w:r>
      <w:r>
        <w:rPr>
          <w:rFonts w:ascii="Times New Roman" w:hAnsi="Times New Roman" w:cs="Times New Roman"/>
          <w:sz w:val="21"/>
          <w:szCs w:val="21"/>
        </w:rPr>
        <w:t xml:space="preserve">, </w:t>
      </w:r>
      <w:r w:rsidRPr="002E3CED">
        <w:rPr>
          <w:rFonts w:ascii="Times New Roman" w:hAnsi="Times New Roman" w:cs="Times New Roman"/>
          <w:sz w:val="21"/>
          <w:szCs w:val="21"/>
        </w:rPr>
        <w:t>non-invasive tests</w:t>
      </w:r>
      <w:r>
        <w:rPr>
          <w:rFonts w:ascii="Times New Roman" w:hAnsi="Times New Roman" w:cs="Times New Roman"/>
          <w:sz w:val="21"/>
          <w:szCs w:val="21"/>
        </w:rPr>
        <w:t>.</w:t>
      </w:r>
    </w:p>
    <w:p w14:paraId="26219B8F" w14:textId="77777777" w:rsidR="002E3CED" w:rsidRDefault="002E3CED" w:rsidP="002E3CED">
      <w:pPr>
        <w:spacing w:line="168" w:lineRule="auto"/>
        <w:rPr>
          <w:rFonts w:ascii="Times New Roman" w:hAnsi="Times New Roman" w:cs="Times New Roman"/>
          <w:sz w:val="21"/>
          <w:szCs w:val="21"/>
        </w:rPr>
      </w:pPr>
    </w:p>
    <w:bookmarkEnd w:id="4"/>
    <w:bookmarkEnd w:id="5"/>
    <w:p w14:paraId="03038DDD" w14:textId="77777777" w:rsidR="00250AC7" w:rsidRPr="002E3CED" w:rsidRDefault="00250AC7"/>
    <w:sectPr w:rsidR="00250AC7" w:rsidRPr="002E3CE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7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7993"/>
    <w:rsid w:val="000011EB"/>
    <w:rsid w:val="00006B4B"/>
    <w:rsid w:val="000160E2"/>
    <w:rsid w:val="00025BAD"/>
    <w:rsid w:val="00025C7D"/>
    <w:rsid w:val="0005054E"/>
    <w:rsid w:val="000550C0"/>
    <w:rsid w:val="0006682E"/>
    <w:rsid w:val="000746C0"/>
    <w:rsid w:val="000920A0"/>
    <w:rsid w:val="00097280"/>
    <w:rsid w:val="000A0429"/>
    <w:rsid w:val="000A607A"/>
    <w:rsid w:val="000B7469"/>
    <w:rsid w:val="000D0A76"/>
    <w:rsid w:val="000E2F8F"/>
    <w:rsid w:val="000E32F6"/>
    <w:rsid w:val="000E4136"/>
    <w:rsid w:val="000F01E7"/>
    <w:rsid w:val="000F14E1"/>
    <w:rsid w:val="001037C8"/>
    <w:rsid w:val="001052BE"/>
    <w:rsid w:val="00114E57"/>
    <w:rsid w:val="001245A3"/>
    <w:rsid w:val="0012789E"/>
    <w:rsid w:val="00127E65"/>
    <w:rsid w:val="00130514"/>
    <w:rsid w:val="00132A1B"/>
    <w:rsid w:val="001360F7"/>
    <w:rsid w:val="0016707D"/>
    <w:rsid w:val="001730EE"/>
    <w:rsid w:val="0019141C"/>
    <w:rsid w:val="00191821"/>
    <w:rsid w:val="001A0F6B"/>
    <w:rsid w:val="001A3094"/>
    <w:rsid w:val="001A38D6"/>
    <w:rsid w:val="001B2B12"/>
    <w:rsid w:val="001B4782"/>
    <w:rsid w:val="001C2022"/>
    <w:rsid w:val="001C4CDF"/>
    <w:rsid w:val="001D1F1C"/>
    <w:rsid w:val="001D304D"/>
    <w:rsid w:val="001D68BB"/>
    <w:rsid w:val="001F38C5"/>
    <w:rsid w:val="00203F27"/>
    <w:rsid w:val="00213AC2"/>
    <w:rsid w:val="002335C4"/>
    <w:rsid w:val="0024472F"/>
    <w:rsid w:val="00250AC7"/>
    <w:rsid w:val="00252B38"/>
    <w:rsid w:val="00254556"/>
    <w:rsid w:val="002659A6"/>
    <w:rsid w:val="00291B77"/>
    <w:rsid w:val="002A1D85"/>
    <w:rsid w:val="002A7907"/>
    <w:rsid w:val="002C0220"/>
    <w:rsid w:val="002C1532"/>
    <w:rsid w:val="002E3CED"/>
    <w:rsid w:val="00305B0A"/>
    <w:rsid w:val="00305B38"/>
    <w:rsid w:val="00307DD4"/>
    <w:rsid w:val="00311E20"/>
    <w:rsid w:val="00311E8C"/>
    <w:rsid w:val="00312B81"/>
    <w:rsid w:val="00322314"/>
    <w:rsid w:val="003233B6"/>
    <w:rsid w:val="00324CA7"/>
    <w:rsid w:val="0034374A"/>
    <w:rsid w:val="0034502E"/>
    <w:rsid w:val="003472BF"/>
    <w:rsid w:val="0035022A"/>
    <w:rsid w:val="00352804"/>
    <w:rsid w:val="00354AF5"/>
    <w:rsid w:val="003615AB"/>
    <w:rsid w:val="00370677"/>
    <w:rsid w:val="00384D10"/>
    <w:rsid w:val="00387F34"/>
    <w:rsid w:val="003A698E"/>
    <w:rsid w:val="003C2386"/>
    <w:rsid w:val="003D4FD9"/>
    <w:rsid w:val="003D53CB"/>
    <w:rsid w:val="003D6F9B"/>
    <w:rsid w:val="003E24C1"/>
    <w:rsid w:val="004112A0"/>
    <w:rsid w:val="00441070"/>
    <w:rsid w:val="00446E71"/>
    <w:rsid w:val="00451D50"/>
    <w:rsid w:val="0045583E"/>
    <w:rsid w:val="00462F12"/>
    <w:rsid w:val="004638D8"/>
    <w:rsid w:val="004700A1"/>
    <w:rsid w:val="00487AEE"/>
    <w:rsid w:val="0049577A"/>
    <w:rsid w:val="004959E5"/>
    <w:rsid w:val="004A281E"/>
    <w:rsid w:val="004B4DB8"/>
    <w:rsid w:val="004C6BDE"/>
    <w:rsid w:val="004C7340"/>
    <w:rsid w:val="004D12FE"/>
    <w:rsid w:val="004D298A"/>
    <w:rsid w:val="004D7421"/>
    <w:rsid w:val="004D7F0C"/>
    <w:rsid w:val="004E39F7"/>
    <w:rsid w:val="004F2F20"/>
    <w:rsid w:val="005166BE"/>
    <w:rsid w:val="005310D4"/>
    <w:rsid w:val="00536895"/>
    <w:rsid w:val="00547A56"/>
    <w:rsid w:val="005674F4"/>
    <w:rsid w:val="00570221"/>
    <w:rsid w:val="00580FFB"/>
    <w:rsid w:val="00593AC0"/>
    <w:rsid w:val="00593C1B"/>
    <w:rsid w:val="005B00B4"/>
    <w:rsid w:val="005C4F05"/>
    <w:rsid w:val="005D10D6"/>
    <w:rsid w:val="005D3C36"/>
    <w:rsid w:val="005D61B3"/>
    <w:rsid w:val="006148A4"/>
    <w:rsid w:val="00632590"/>
    <w:rsid w:val="00646A27"/>
    <w:rsid w:val="00655C2A"/>
    <w:rsid w:val="00657993"/>
    <w:rsid w:val="00663D85"/>
    <w:rsid w:val="0066449E"/>
    <w:rsid w:val="00674B7E"/>
    <w:rsid w:val="00675FCA"/>
    <w:rsid w:val="0068231A"/>
    <w:rsid w:val="00690304"/>
    <w:rsid w:val="006931F7"/>
    <w:rsid w:val="00696099"/>
    <w:rsid w:val="006B2C23"/>
    <w:rsid w:val="006C11FE"/>
    <w:rsid w:val="006C5938"/>
    <w:rsid w:val="006D2C58"/>
    <w:rsid w:val="006E3B6D"/>
    <w:rsid w:val="006E5C58"/>
    <w:rsid w:val="006E7654"/>
    <w:rsid w:val="006F2FB2"/>
    <w:rsid w:val="006F4BB5"/>
    <w:rsid w:val="006F4D24"/>
    <w:rsid w:val="006F6436"/>
    <w:rsid w:val="00721D71"/>
    <w:rsid w:val="0073358E"/>
    <w:rsid w:val="00737EA7"/>
    <w:rsid w:val="00743DC4"/>
    <w:rsid w:val="00765AC9"/>
    <w:rsid w:val="007667E1"/>
    <w:rsid w:val="007853B7"/>
    <w:rsid w:val="00792FD6"/>
    <w:rsid w:val="0079660A"/>
    <w:rsid w:val="00796FFE"/>
    <w:rsid w:val="007A501E"/>
    <w:rsid w:val="007A79BE"/>
    <w:rsid w:val="007B0824"/>
    <w:rsid w:val="007B088E"/>
    <w:rsid w:val="007B3C6C"/>
    <w:rsid w:val="007B74FC"/>
    <w:rsid w:val="007C3EFE"/>
    <w:rsid w:val="007E00C0"/>
    <w:rsid w:val="007E4B3F"/>
    <w:rsid w:val="007E4E17"/>
    <w:rsid w:val="00812EA6"/>
    <w:rsid w:val="0081718A"/>
    <w:rsid w:val="00817EBE"/>
    <w:rsid w:val="0083091E"/>
    <w:rsid w:val="00841850"/>
    <w:rsid w:val="00850F5D"/>
    <w:rsid w:val="00852FAC"/>
    <w:rsid w:val="008663C3"/>
    <w:rsid w:val="0087390B"/>
    <w:rsid w:val="00880925"/>
    <w:rsid w:val="00887658"/>
    <w:rsid w:val="00893908"/>
    <w:rsid w:val="008955DC"/>
    <w:rsid w:val="00896E63"/>
    <w:rsid w:val="008975F8"/>
    <w:rsid w:val="008A3E2F"/>
    <w:rsid w:val="008A7AFE"/>
    <w:rsid w:val="008B0325"/>
    <w:rsid w:val="008C2AF4"/>
    <w:rsid w:val="008D01F5"/>
    <w:rsid w:val="008E2B73"/>
    <w:rsid w:val="0090530B"/>
    <w:rsid w:val="009356D1"/>
    <w:rsid w:val="00935CED"/>
    <w:rsid w:val="009404B5"/>
    <w:rsid w:val="00946500"/>
    <w:rsid w:val="00951DCF"/>
    <w:rsid w:val="00953A5E"/>
    <w:rsid w:val="00954E5D"/>
    <w:rsid w:val="009624A8"/>
    <w:rsid w:val="009701D2"/>
    <w:rsid w:val="00985CA2"/>
    <w:rsid w:val="0099658D"/>
    <w:rsid w:val="009C092A"/>
    <w:rsid w:val="009C1467"/>
    <w:rsid w:val="009C15D2"/>
    <w:rsid w:val="009D02C0"/>
    <w:rsid w:val="009D0855"/>
    <w:rsid w:val="009D275A"/>
    <w:rsid w:val="009D4CD2"/>
    <w:rsid w:val="009E3984"/>
    <w:rsid w:val="009E52A0"/>
    <w:rsid w:val="009F36C8"/>
    <w:rsid w:val="009F6E70"/>
    <w:rsid w:val="00A0514D"/>
    <w:rsid w:val="00A06153"/>
    <w:rsid w:val="00A1298F"/>
    <w:rsid w:val="00A13D6D"/>
    <w:rsid w:val="00A162DC"/>
    <w:rsid w:val="00A23FCC"/>
    <w:rsid w:val="00A26402"/>
    <w:rsid w:val="00A26A98"/>
    <w:rsid w:val="00A30404"/>
    <w:rsid w:val="00A33B39"/>
    <w:rsid w:val="00A33EB5"/>
    <w:rsid w:val="00A42E24"/>
    <w:rsid w:val="00A464D5"/>
    <w:rsid w:val="00A52D34"/>
    <w:rsid w:val="00A67053"/>
    <w:rsid w:val="00A716B9"/>
    <w:rsid w:val="00A969CF"/>
    <w:rsid w:val="00AA4586"/>
    <w:rsid w:val="00AC2A48"/>
    <w:rsid w:val="00AC328F"/>
    <w:rsid w:val="00AC3AF3"/>
    <w:rsid w:val="00AD1DE5"/>
    <w:rsid w:val="00AD2E39"/>
    <w:rsid w:val="00AE4650"/>
    <w:rsid w:val="00B14F59"/>
    <w:rsid w:val="00B150CE"/>
    <w:rsid w:val="00B15C05"/>
    <w:rsid w:val="00B20EDA"/>
    <w:rsid w:val="00B2118C"/>
    <w:rsid w:val="00B268F2"/>
    <w:rsid w:val="00B3774B"/>
    <w:rsid w:val="00B61158"/>
    <w:rsid w:val="00B67BB5"/>
    <w:rsid w:val="00B7140B"/>
    <w:rsid w:val="00B83D92"/>
    <w:rsid w:val="00B840BC"/>
    <w:rsid w:val="00B9762D"/>
    <w:rsid w:val="00BA163D"/>
    <w:rsid w:val="00BA1F8B"/>
    <w:rsid w:val="00BA3BE7"/>
    <w:rsid w:val="00BB0479"/>
    <w:rsid w:val="00BB2387"/>
    <w:rsid w:val="00BB7C80"/>
    <w:rsid w:val="00BE5914"/>
    <w:rsid w:val="00BE749C"/>
    <w:rsid w:val="00BF2482"/>
    <w:rsid w:val="00C03E13"/>
    <w:rsid w:val="00C206A6"/>
    <w:rsid w:val="00C254C6"/>
    <w:rsid w:val="00C25682"/>
    <w:rsid w:val="00C5035D"/>
    <w:rsid w:val="00C655AC"/>
    <w:rsid w:val="00C66419"/>
    <w:rsid w:val="00C8198E"/>
    <w:rsid w:val="00C81BBD"/>
    <w:rsid w:val="00C827A4"/>
    <w:rsid w:val="00C84A4F"/>
    <w:rsid w:val="00C84DD5"/>
    <w:rsid w:val="00C85A6B"/>
    <w:rsid w:val="00C946E4"/>
    <w:rsid w:val="00CA0707"/>
    <w:rsid w:val="00CA18A0"/>
    <w:rsid w:val="00CB042F"/>
    <w:rsid w:val="00CB1014"/>
    <w:rsid w:val="00CB4943"/>
    <w:rsid w:val="00CB55EC"/>
    <w:rsid w:val="00CC742F"/>
    <w:rsid w:val="00CC755A"/>
    <w:rsid w:val="00CD464C"/>
    <w:rsid w:val="00CD54C5"/>
    <w:rsid w:val="00CE3179"/>
    <w:rsid w:val="00CE3596"/>
    <w:rsid w:val="00CE484A"/>
    <w:rsid w:val="00CF461C"/>
    <w:rsid w:val="00CF626D"/>
    <w:rsid w:val="00D032AB"/>
    <w:rsid w:val="00D07D69"/>
    <w:rsid w:val="00D11E83"/>
    <w:rsid w:val="00D123A4"/>
    <w:rsid w:val="00D133E6"/>
    <w:rsid w:val="00D254E1"/>
    <w:rsid w:val="00D338B8"/>
    <w:rsid w:val="00D448EC"/>
    <w:rsid w:val="00D4576A"/>
    <w:rsid w:val="00D52E7D"/>
    <w:rsid w:val="00D71AD9"/>
    <w:rsid w:val="00D769A9"/>
    <w:rsid w:val="00D77311"/>
    <w:rsid w:val="00D8302E"/>
    <w:rsid w:val="00D8640A"/>
    <w:rsid w:val="00D912AE"/>
    <w:rsid w:val="00D96790"/>
    <w:rsid w:val="00DA1B5F"/>
    <w:rsid w:val="00DB048A"/>
    <w:rsid w:val="00DC0A1A"/>
    <w:rsid w:val="00DC6AD2"/>
    <w:rsid w:val="00DD181D"/>
    <w:rsid w:val="00DD5C64"/>
    <w:rsid w:val="00DE621E"/>
    <w:rsid w:val="00DE68B0"/>
    <w:rsid w:val="00DF29D9"/>
    <w:rsid w:val="00E0557A"/>
    <w:rsid w:val="00E07CAF"/>
    <w:rsid w:val="00E138CB"/>
    <w:rsid w:val="00E146FC"/>
    <w:rsid w:val="00E30425"/>
    <w:rsid w:val="00E322F0"/>
    <w:rsid w:val="00E343A4"/>
    <w:rsid w:val="00E532C5"/>
    <w:rsid w:val="00E60143"/>
    <w:rsid w:val="00E62E01"/>
    <w:rsid w:val="00E71F8A"/>
    <w:rsid w:val="00E720F1"/>
    <w:rsid w:val="00E832AF"/>
    <w:rsid w:val="00E83F70"/>
    <w:rsid w:val="00EA26C1"/>
    <w:rsid w:val="00EA5EB7"/>
    <w:rsid w:val="00EA6333"/>
    <w:rsid w:val="00ED5209"/>
    <w:rsid w:val="00ED6874"/>
    <w:rsid w:val="00ED7DE6"/>
    <w:rsid w:val="00EF3984"/>
    <w:rsid w:val="00EF74EB"/>
    <w:rsid w:val="00F10651"/>
    <w:rsid w:val="00F10A3F"/>
    <w:rsid w:val="00F112AF"/>
    <w:rsid w:val="00F11BBE"/>
    <w:rsid w:val="00F13364"/>
    <w:rsid w:val="00F162BF"/>
    <w:rsid w:val="00F17A0A"/>
    <w:rsid w:val="00F243AD"/>
    <w:rsid w:val="00F26BE5"/>
    <w:rsid w:val="00F26D5F"/>
    <w:rsid w:val="00F41E10"/>
    <w:rsid w:val="00F4452D"/>
    <w:rsid w:val="00F4668A"/>
    <w:rsid w:val="00F57DA2"/>
    <w:rsid w:val="00F859CB"/>
    <w:rsid w:val="00F8786C"/>
    <w:rsid w:val="00FA394B"/>
    <w:rsid w:val="00FA41E5"/>
    <w:rsid w:val="00FA5EA2"/>
    <w:rsid w:val="00FC3C51"/>
    <w:rsid w:val="00FC65C6"/>
    <w:rsid w:val="00FC6945"/>
    <w:rsid w:val="00FD1D27"/>
    <w:rsid w:val="00FD33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C4A04E4"/>
  <w15:chartTrackingRefBased/>
  <w15:docId w15:val="{D9B8B2CD-5CE3-7349-B30B-454F2FE158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E3CED"/>
    <w:rPr>
      <w:rFonts w:ascii="宋体" w:eastAsia="宋体" w:hAnsi="宋体" w:cs="宋体"/>
      <w:kern w:val="0"/>
      <w:sz w:val="24"/>
      <w14:ligatures w14:val="none"/>
    </w:rPr>
  </w:style>
  <w:style w:type="paragraph" w:styleId="1">
    <w:name w:val="heading 1"/>
    <w:basedOn w:val="a"/>
    <w:next w:val="a"/>
    <w:link w:val="10"/>
    <w:uiPriority w:val="9"/>
    <w:qFormat/>
    <w:rsid w:val="00657993"/>
    <w:pPr>
      <w:keepNext/>
      <w:keepLines/>
      <w:widowControl w:val="0"/>
      <w:spacing w:before="480" w:after="80"/>
      <w:jc w:val="both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8"/>
      <w:szCs w:val="48"/>
      <w14:ligatures w14:val="standardContextua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657993"/>
    <w:pPr>
      <w:keepNext/>
      <w:keepLines/>
      <w:widowControl w:val="0"/>
      <w:spacing w:before="160" w:after="80"/>
      <w:jc w:val="both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657993"/>
    <w:pPr>
      <w:keepNext/>
      <w:keepLines/>
      <w:widowControl w:val="0"/>
      <w:spacing w:before="160" w:after="80"/>
      <w:jc w:val="both"/>
      <w:outlineLvl w:val="2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657993"/>
    <w:pPr>
      <w:keepNext/>
      <w:keepLines/>
      <w:widowControl w:val="0"/>
      <w:spacing w:before="80" w:after="40"/>
      <w:jc w:val="both"/>
      <w:outlineLvl w:val="3"/>
    </w:pPr>
    <w:rPr>
      <w:rFonts w:asciiTheme="minorHAnsi" w:eastAsiaTheme="minorEastAsia" w:hAnsiTheme="minorHAnsi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657993"/>
    <w:pPr>
      <w:keepNext/>
      <w:keepLines/>
      <w:widowControl w:val="0"/>
      <w:spacing w:before="80" w:after="40"/>
      <w:jc w:val="both"/>
      <w:outlineLvl w:val="4"/>
    </w:pPr>
    <w:rPr>
      <w:rFonts w:asciiTheme="minorHAnsi" w:eastAsiaTheme="minorEastAsia" w:hAnsiTheme="minorHAnsi" w:cstheme="majorBidi"/>
      <w:color w:val="0F4761" w:themeColor="accent1" w:themeShade="BF"/>
      <w:kern w:val="2"/>
      <w14:ligatures w14:val="standardContextual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657993"/>
    <w:pPr>
      <w:keepNext/>
      <w:keepLines/>
      <w:widowControl w:val="0"/>
      <w:spacing w:before="40"/>
      <w:jc w:val="both"/>
      <w:outlineLvl w:val="5"/>
    </w:pPr>
    <w:rPr>
      <w:rFonts w:asciiTheme="minorHAnsi" w:eastAsiaTheme="minorEastAsia" w:hAnsiTheme="minorHAnsi" w:cstheme="majorBidi"/>
      <w:b/>
      <w:bCs/>
      <w:color w:val="0F4761" w:themeColor="accent1" w:themeShade="BF"/>
      <w:kern w:val="2"/>
      <w:sz w:val="21"/>
      <w14:ligatures w14:val="standardContextual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657993"/>
    <w:pPr>
      <w:keepNext/>
      <w:keepLines/>
      <w:widowControl w:val="0"/>
      <w:spacing w:before="40"/>
      <w:jc w:val="both"/>
      <w:outlineLvl w:val="6"/>
    </w:pPr>
    <w:rPr>
      <w:rFonts w:asciiTheme="minorHAnsi" w:eastAsiaTheme="minorEastAsia" w:hAnsiTheme="minorHAnsi" w:cstheme="majorBidi"/>
      <w:b/>
      <w:bCs/>
      <w:color w:val="595959" w:themeColor="text1" w:themeTint="A6"/>
      <w:kern w:val="2"/>
      <w:sz w:val="21"/>
      <w14:ligatures w14:val="standardContextual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657993"/>
    <w:pPr>
      <w:keepNext/>
      <w:keepLines/>
      <w:widowControl w:val="0"/>
      <w:jc w:val="both"/>
      <w:outlineLvl w:val="7"/>
    </w:pPr>
    <w:rPr>
      <w:rFonts w:asciiTheme="minorHAnsi" w:eastAsiaTheme="minorEastAsia" w:hAnsiTheme="minorHAnsi" w:cstheme="majorBidi"/>
      <w:color w:val="595959" w:themeColor="text1" w:themeTint="A6"/>
      <w:kern w:val="2"/>
      <w:sz w:val="21"/>
      <w14:ligatures w14:val="standardContextual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657993"/>
    <w:pPr>
      <w:keepNext/>
      <w:keepLines/>
      <w:widowControl w:val="0"/>
      <w:jc w:val="both"/>
      <w:outlineLvl w:val="8"/>
    </w:pPr>
    <w:rPr>
      <w:rFonts w:asciiTheme="minorHAnsi" w:eastAsiaTheme="majorEastAsia" w:hAnsiTheme="minorHAnsi" w:cstheme="majorBidi"/>
      <w:color w:val="595959" w:themeColor="text1" w:themeTint="A6"/>
      <w:kern w:val="2"/>
      <w:sz w:val="21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657993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65799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65799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657993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657993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657993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657993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657993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657993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657993"/>
    <w:pPr>
      <w:widowControl w:val="0"/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a4">
    <w:name w:val="标题 字符"/>
    <w:basedOn w:val="a0"/>
    <w:link w:val="a3"/>
    <w:uiPriority w:val="10"/>
    <w:rsid w:val="0065799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657993"/>
    <w:pPr>
      <w:widowControl w:val="0"/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a6">
    <w:name w:val="副标题 字符"/>
    <w:basedOn w:val="a0"/>
    <w:link w:val="a5"/>
    <w:uiPriority w:val="11"/>
    <w:rsid w:val="00657993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657993"/>
    <w:pPr>
      <w:widowControl w:val="0"/>
      <w:spacing w:before="160" w:after="160"/>
      <w:jc w:val="center"/>
    </w:pPr>
    <w:rPr>
      <w:rFonts w:asciiTheme="minorHAnsi" w:eastAsiaTheme="minorEastAsia" w:hAnsiTheme="minorHAnsi" w:cstheme="minorBidi"/>
      <w:i/>
      <w:iCs/>
      <w:color w:val="404040" w:themeColor="text1" w:themeTint="BF"/>
      <w:kern w:val="2"/>
      <w:sz w:val="21"/>
      <w14:ligatures w14:val="standardContextual"/>
    </w:rPr>
  </w:style>
  <w:style w:type="character" w:customStyle="1" w:styleId="a8">
    <w:name w:val="引用 字符"/>
    <w:basedOn w:val="a0"/>
    <w:link w:val="a7"/>
    <w:uiPriority w:val="29"/>
    <w:rsid w:val="00657993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657993"/>
    <w:pPr>
      <w:widowControl w:val="0"/>
      <w:ind w:left="720"/>
      <w:contextualSpacing/>
      <w:jc w:val="both"/>
    </w:pPr>
    <w:rPr>
      <w:rFonts w:asciiTheme="minorHAnsi" w:eastAsiaTheme="minorEastAsia" w:hAnsiTheme="minorHAnsi" w:cstheme="minorBidi"/>
      <w:kern w:val="2"/>
      <w:sz w:val="21"/>
      <w14:ligatures w14:val="standardContextual"/>
    </w:rPr>
  </w:style>
  <w:style w:type="character" w:styleId="aa">
    <w:name w:val="Intense Emphasis"/>
    <w:basedOn w:val="a0"/>
    <w:uiPriority w:val="21"/>
    <w:qFormat/>
    <w:rsid w:val="00657993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657993"/>
    <w:pPr>
      <w:widowControl w:val="0"/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Theme="minorHAnsi" w:eastAsiaTheme="minorEastAsia" w:hAnsiTheme="minorHAnsi" w:cstheme="minorBidi"/>
      <w:i/>
      <w:iCs/>
      <w:color w:val="0F4761" w:themeColor="accent1" w:themeShade="BF"/>
      <w:kern w:val="2"/>
      <w:sz w:val="21"/>
      <w14:ligatures w14:val="standardContextual"/>
    </w:rPr>
  </w:style>
  <w:style w:type="character" w:customStyle="1" w:styleId="ac">
    <w:name w:val="明显引用 字符"/>
    <w:basedOn w:val="a0"/>
    <w:link w:val="ab"/>
    <w:uiPriority w:val="30"/>
    <w:rsid w:val="00657993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657993"/>
    <w:rPr>
      <w:b/>
      <w:bCs/>
      <w:smallCaps/>
      <w:color w:val="0F4761" w:themeColor="accent1" w:themeShade="BF"/>
      <w:spacing w:val="5"/>
    </w:rPr>
  </w:style>
  <w:style w:type="table" w:styleId="ae">
    <w:name w:val="Table Grid"/>
    <w:basedOn w:val="a1"/>
    <w:uiPriority w:val="39"/>
    <w:rsid w:val="002E3CE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2</Pages>
  <Words>431</Words>
  <Characters>2462</Characters>
  <Application>Microsoft Office Word</Application>
  <DocSecurity>0</DocSecurity>
  <Lines>20</Lines>
  <Paragraphs>5</Paragraphs>
  <ScaleCrop>false</ScaleCrop>
  <Company/>
  <LinksUpToDate>false</LinksUpToDate>
  <CharactersWithSpaces>2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巩 冯</dc:creator>
  <cp:keywords/>
  <dc:description/>
  <cp:lastModifiedBy>巩 冯</cp:lastModifiedBy>
  <cp:revision>4</cp:revision>
  <dcterms:created xsi:type="dcterms:W3CDTF">2025-06-08T00:46:00Z</dcterms:created>
  <dcterms:modified xsi:type="dcterms:W3CDTF">2025-06-08T07:23:00Z</dcterms:modified>
</cp:coreProperties>
</file>